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7DAFAEB9" w:rsidR="00F35279" w:rsidRDefault="00F35279" w:rsidP="00F35279">
      <w:pPr>
        <w:spacing w:line="480" w:lineRule="auto"/>
        <w:jc w:val="center"/>
        <w:rPr>
          <w:rFonts w:ascii="Times New Roman" w:hAnsi="Times New Roman" w:cs="Times New Roman"/>
        </w:rPr>
      </w:pPr>
      <w:r>
        <w:rPr>
          <w:rFonts w:ascii="Times New Roman" w:hAnsi="Times New Roman" w:cs="Times New Roman"/>
        </w:rPr>
        <w:t>Title</w:t>
      </w:r>
    </w:p>
    <w:p w14:paraId="57CEFCF9" w14:textId="5EC669A4" w:rsidR="00F35279" w:rsidRDefault="00F35279" w:rsidP="00F35279">
      <w:pPr>
        <w:spacing w:line="480" w:lineRule="auto"/>
        <w:jc w:val="center"/>
        <w:rPr>
          <w:rFonts w:ascii="Times New Roman" w:hAnsi="Times New Roman" w:cs="Times New Roman"/>
        </w:rPr>
      </w:pPr>
      <w:r>
        <w:rPr>
          <w:rFonts w:ascii="Times New Roman" w:hAnsi="Times New Roman" w:cs="Times New Roman"/>
        </w:rPr>
        <w:t>Authors</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53D76BFD" w14:textId="728B2F6D" w:rsidR="00D95B81" w:rsidRDefault="009C3721" w:rsidP="00D95B81">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845FC">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 </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D2116C">
        <w:rPr>
          <w:rFonts w:ascii="Times New Roman" w:hAnsi="Times New Roman" w:cs="Times New Roman"/>
          <w:vertAlign w:val="subscript"/>
        </w:rPr>
        <w:t>p</w:t>
      </w:r>
      <w:r w:rsidR="00F106E0">
        <w:rPr>
          <w:rFonts w:ascii="Times New Roman" w:hAnsi="Times New Roman" w:cs="Times New Roman"/>
          <w:vertAlign w:val="subscript"/>
        </w:rPr>
        <w:t>CO2</w:t>
      </w:r>
      <w:r w:rsidR="00DF09A4" w:rsidRPr="00D2116C">
        <w:rPr>
          <w:rFonts w:ascii="Times New Roman" w:hAnsi="Times New Roman" w:cs="Times New Roman"/>
        </w:rPr>
        <w:t xml:space="preserve">. </w:t>
      </w:r>
      <w:r w:rsidR="00C02564">
        <w:rPr>
          <w:rFonts w:ascii="Times New Roman" w:hAnsi="Times New Roman" w:cs="Times New Roman"/>
        </w:rPr>
        <w:t xml:space="preserve">Most </w:t>
      </w:r>
      <w:r w:rsidR="00ED74CB">
        <w:rPr>
          <w:rFonts w:ascii="Times New Roman" w:hAnsi="Times New Roman" w:cs="Times New Roman"/>
        </w:rPr>
        <w:t xml:space="preserve">paleoclimatic </w:t>
      </w:r>
      <w:r w:rsidR="00C02564">
        <w:rPr>
          <w:rFonts w:ascii="Times New Roman" w:hAnsi="Times New Roman" w:cs="Times New Roman"/>
        </w:rPr>
        <w:t xml:space="preserve">studies keep many </w:t>
      </w:r>
      <w:r w:rsidR="00ED74CB">
        <w:rPr>
          <w:rFonts w:ascii="Times New Roman" w:hAnsi="Times New Roman" w:cs="Times New Roman"/>
        </w:rPr>
        <w:t xml:space="preserve">of the </w:t>
      </w:r>
      <w:r w:rsidR="00C02564">
        <w:rPr>
          <w:rFonts w:ascii="Times New Roman" w:hAnsi="Times New Roman" w:cs="Times New Roman"/>
        </w:rPr>
        <w:t xml:space="preserve">possible </w:t>
      </w:r>
      <w:r w:rsidR="008D3FE0">
        <w:rPr>
          <w:rFonts w:ascii="Times New Roman" w:hAnsi="Times New Roman" w:cs="Times New Roman"/>
        </w:rPr>
        <w:t xml:space="preserve">environmental and climatic </w:t>
      </w:r>
      <w:r w:rsidR="00C02564">
        <w:rPr>
          <w:rFonts w:ascii="Times New Roman" w:hAnsi="Times New Roman" w:cs="Times New Roman"/>
        </w:rPr>
        <w:t xml:space="preserve">controls on isotope values constant to infer their target variable. </w:t>
      </w:r>
      <w:proofErr w:type="spellStart"/>
      <w:r w:rsidR="00135C57">
        <w:rPr>
          <w:rFonts w:ascii="Times New Roman" w:hAnsi="Times New Roman" w:cs="Times New Roman"/>
        </w:rPr>
        <w:t>Cerling</w:t>
      </w:r>
      <w:proofErr w:type="spellEnd"/>
      <w:r w:rsidR="00135C57">
        <w:rPr>
          <w:rFonts w:ascii="Times New Roman" w:hAnsi="Times New Roman" w:cs="Times New Roman"/>
        </w:rPr>
        <w:t xml:space="preserve"> (1984) describe</w:t>
      </w:r>
      <w:r w:rsidR="008845FC">
        <w:rPr>
          <w:rFonts w:ascii="Times New Roman" w:hAnsi="Times New Roman" w:cs="Times New Roman"/>
        </w:rPr>
        <w:t>d</w:t>
      </w:r>
      <w:r w:rsidR="00135C57">
        <w:rPr>
          <w:rFonts w:ascii="Times New Roman" w:hAnsi="Times New Roman" w:cs="Times New Roman"/>
        </w:rPr>
        <w:t xml:space="preserve"> </w:t>
      </w:r>
      <w:r w:rsidR="008845FC">
        <w:rPr>
          <w:rFonts w:ascii="Times New Roman" w:hAnsi="Times New Roman" w:cs="Times New Roman"/>
        </w:rPr>
        <w:t>a model to predict</w:t>
      </w:r>
      <w:r w:rsidR="00135C57">
        <w:rPr>
          <w:rFonts w:ascii="Times New Roman" w:hAnsi="Times New Roman" w:cs="Times New Roman"/>
        </w:rPr>
        <w:t xml:space="preserve"> pedogenic carbonate carbon isotope values and</w:t>
      </w:r>
      <w:r w:rsidR="008845FC">
        <w:rPr>
          <w:rFonts w:ascii="Times New Roman" w:hAnsi="Times New Roman" w:cs="Times New Roman"/>
        </w:rPr>
        <w:t xml:space="preserve"> a version of this model has been used to calculate </w:t>
      </w:r>
      <w:r w:rsidR="008845FC" w:rsidRPr="008845FC">
        <w:rPr>
          <w:rFonts w:ascii="Times New Roman" w:hAnsi="Times New Roman" w:cs="Times New Roman"/>
          <w:i/>
        </w:rPr>
        <w:t>p</w:t>
      </w:r>
      <w:r w:rsidR="008845FC">
        <w:rPr>
          <w:rFonts w:ascii="Times New Roman" w:hAnsi="Times New Roman" w:cs="Times New Roman"/>
        </w:rPr>
        <w:t>CO</w:t>
      </w:r>
      <w:r w:rsidR="008845FC" w:rsidRPr="008845FC">
        <w:rPr>
          <w:rFonts w:ascii="Times New Roman" w:hAnsi="Times New Roman" w:cs="Times New Roman"/>
          <w:vertAlign w:val="subscript"/>
        </w:rPr>
        <w:t>2</w:t>
      </w:r>
      <w:r w:rsidR="008845FC">
        <w:rPr>
          <w:rFonts w:ascii="Times New Roman" w:hAnsi="Times New Roman" w:cs="Times New Roman"/>
        </w:rPr>
        <w:t>, keeping respiration rates, soil textures, and plant carbon isotope values as constants</w:t>
      </w:r>
      <w:r w:rsidR="00135C57">
        <w:rPr>
          <w:rFonts w:ascii="Times New Roman" w:hAnsi="Times New Roman" w:cs="Times New Roman"/>
        </w:rPr>
        <w:t>.</w:t>
      </w:r>
      <w:r w:rsidR="008845FC">
        <w:rPr>
          <w:rFonts w:ascii="Times New Roman" w:hAnsi="Times New Roman" w:cs="Times New Roman"/>
        </w:rPr>
        <w:t xml:space="preserve"> More recently researchers have</w:t>
      </w:r>
      <w:r w:rsidR="00D95B81">
        <w:rPr>
          <w:rFonts w:ascii="Times New Roman" w:hAnsi="Times New Roman" w:cs="Times New Roman"/>
        </w:rPr>
        <w:t xml:space="preserve"> described a variety of techniques to take organic matter carbon isotope values and MAP estimates to estimate respiration rates and respired CO</w:t>
      </w:r>
      <w:r w:rsidR="00D95B81" w:rsidRPr="00D95B81">
        <w:rPr>
          <w:rFonts w:ascii="Times New Roman" w:hAnsi="Times New Roman" w:cs="Times New Roman"/>
          <w:vertAlign w:val="subscript"/>
        </w:rPr>
        <w:t>2</w:t>
      </w:r>
      <w:r w:rsidR="00D95B81">
        <w:rPr>
          <w:rFonts w:ascii="Times New Roman" w:hAnsi="Times New Roman" w:cs="Times New Roman"/>
        </w:rPr>
        <w:t xml:space="preserve"> carbon isotope values</w:t>
      </w:r>
      <w:r w:rsidR="008845FC">
        <w:rPr>
          <w:rFonts w:ascii="Times New Roman" w:hAnsi="Times New Roman" w:cs="Times New Roman"/>
        </w:rPr>
        <w:t xml:space="preserve">; however, the need for </w:t>
      </w:r>
      <w:r w:rsidR="00D95B81">
        <w:rPr>
          <w:rFonts w:ascii="Times New Roman" w:hAnsi="Times New Roman" w:cs="Times New Roman"/>
        </w:rPr>
        <w:t>an integrated model to include</w:t>
      </w:r>
      <w:r w:rsidR="008845FC">
        <w:rPr>
          <w:rFonts w:ascii="Times New Roman" w:hAnsi="Times New Roman" w:cs="Times New Roman"/>
        </w:rPr>
        <w:t xml:space="preserve"> these variables is apparent</w:t>
      </w:r>
      <w:r w:rsidR="00D95B81">
        <w:rPr>
          <w:rFonts w:ascii="Times New Roman" w:hAnsi="Times New Roman" w:cs="Times New Roman"/>
        </w:rPr>
        <w:t>,</w:t>
      </w:r>
      <w:r w:rsidR="008845FC">
        <w:rPr>
          <w:rFonts w:ascii="Times New Roman" w:hAnsi="Times New Roman" w:cs="Times New Roman"/>
        </w:rPr>
        <w:t xml:space="preserve"> as temperatures also affect respiration rates and plant fractionation varies with </w:t>
      </w:r>
      <w:r w:rsidR="00D95B81">
        <w:rPr>
          <w:rFonts w:ascii="Times New Roman" w:hAnsi="Times New Roman" w:cs="Times New Roman"/>
        </w:rPr>
        <w:t xml:space="preserve">precipitation and </w:t>
      </w:r>
      <w:r w:rsidR="00D95B81" w:rsidRPr="00D95B81">
        <w:rPr>
          <w:rFonts w:ascii="Times New Roman" w:hAnsi="Times New Roman" w:cs="Times New Roman"/>
          <w:i/>
        </w:rPr>
        <w:t>p</w:t>
      </w:r>
      <w:r w:rsidR="00D95B81">
        <w:rPr>
          <w:rFonts w:ascii="Times New Roman" w:hAnsi="Times New Roman" w:cs="Times New Roman"/>
        </w:rPr>
        <w:t>CO</w:t>
      </w:r>
      <w:r w:rsidR="00D95B81" w:rsidRPr="00D95B81">
        <w:rPr>
          <w:rFonts w:ascii="Times New Roman" w:hAnsi="Times New Roman" w:cs="Times New Roman"/>
          <w:vertAlign w:val="subscript"/>
        </w:rPr>
        <w:t>2</w:t>
      </w:r>
      <w:r w:rsidR="008845FC">
        <w:rPr>
          <w:rFonts w:ascii="Times New Roman" w:hAnsi="Times New Roman" w:cs="Times New Roman"/>
        </w:rPr>
        <w:t xml:space="preserve"> </w:t>
      </w:r>
      <w:r w:rsidR="008845FC">
        <w:rPr>
          <w:rFonts w:ascii="Times New Roman" w:hAnsi="Times New Roman" w:cs="Times New Roman"/>
        </w:rPr>
        <w:fldChar w:fldCharType="begin" w:fldLock="1"/>
      </w:r>
      <w:r w:rsidR="008845FC">
        <w:rPr>
          <w:rFonts w:ascii="Times New Roman" w:hAnsi="Times New Roman" w:cs="Times New Roman"/>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8845FC">
        <w:rPr>
          <w:rFonts w:ascii="Cambria Math" w:hAnsi="Cambria Math" w:cs="Cambria Math"/>
        </w:rPr>
        <w:instrText>⩾</w:instrText>
      </w:r>
      <w:r w:rsidR="008845FC">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operties":{"noteIndex":0},"schema":"https://github.com/citation-style-language/schema/raw/master/csl-citation.json"}</w:instrText>
      </w:r>
      <w:r w:rsidR="008845FC">
        <w:rPr>
          <w:rFonts w:ascii="Times New Roman" w:hAnsi="Times New Roman" w:cs="Times New Roman"/>
        </w:rPr>
        <w:fldChar w:fldCharType="separate"/>
      </w:r>
      <w:r w:rsidR="008845FC" w:rsidRPr="008845FC">
        <w:rPr>
          <w:rFonts w:ascii="Times New Roman" w:hAnsi="Times New Roman" w:cs="Times New Roman"/>
          <w:noProof/>
        </w:rPr>
        <w:t>(Diefendorf et al., 2010; Lloyd &amp; Taylor, 1994; Schubert &amp; Jahren, 2012)</w:t>
      </w:r>
      <w:r w:rsidR="008845FC">
        <w:rPr>
          <w:rFonts w:ascii="Times New Roman" w:hAnsi="Times New Roman" w:cs="Times New Roman"/>
        </w:rPr>
        <w:fldChar w:fldCharType="end"/>
      </w:r>
      <w:r w:rsidR="008845FC">
        <w:rPr>
          <w:rFonts w:ascii="Times New Roman" w:hAnsi="Times New Roman" w:cs="Times New Roman"/>
        </w:rPr>
        <w:t xml:space="preserve">. </w:t>
      </w:r>
      <w:r w:rsidR="00D95B81">
        <w:rPr>
          <w:rFonts w:ascii="Times New Roman" w:hAnsi="Times New Roman" w:cs="Times New Roman"/>
        </w:rPr>
        <w:t xml:space="preserve">Oxygen isotope values of pedogenic carbonate have been used to infer terrestrial temperatures and elevations (citations). However, this estimation is probably oversimplified as soil water evaporation and seasonal variations in precipitation oxygen isotope values are often ignored in these estimates. Some of the environmental controls on oxygen isotope values of pedogenic carbonate, such as temperature, precipitation and soil texture, are shared with carbon isotope values. </w:t>
      </w:r>
    </w:p>
    <w:p w14:paraId="37168999" w14:textId="649AE510" w:rsidR="00D70A11" w:rsidRDefault="001741F6" w:rsidP="00F35279">
      <w:pPr>
        <w:spacing w:line="480" w:lineRule="auto"/>
        <w:ind w:firstLine="720"/>
        <w:rPr>
          <w:rFonts w:ascii="Times New Roman" w:hAnsi="Times New Roman" w:cs="Times New Roman"/>
        </w:rPr>
      </w:pPr>
      <w:r w:rsidRPr="00D2116C">
        <w:rPr>
          <w:rFonts w:ascii="Times New Roman" w:hAnsi="Times New Roman" w:cs="Times New Roman"/>
        </w:rPr>
        <w:t>T</w:t>
      </w:r>
      <w:r w:rsidR="00BE3189" w:rsidRPr="00D2116C">
        <w:rPr>
          <w:rFonts w:ascii="Times New Roman" w:hAnsi="Times New Roman" w:cs="Times New Roman"/>
        </w:rPr>
        <w:t>he t</w:t>
      </w:r>
      <w:r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Pr="00D2116C">
        <w:rPr>
          <w:rFonts w:ascii="Times New Roman" w:hAnsi="Times New Roman" w:cs="Times New Roman"/>
        </w:rPr>
        <w:t xml:space="preserve">has </w:t>
      </w:r>
      <w:r w:rsidR="003E2767" w:rsidRPr="00D2116C">
        <w:rPr>
          <w:rFonts w:ascii="Times New Roman" w:hAnsi="Times New Roman" w:cs="Times New Roman"/>
        </w:rPr>
        <w:t xml:space="preserve">also </w:t>
      </w:r>
      <w:r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2E4EA4" w:rsidRPr="00D2116C">
        <w:rPr>
          <w:rFonts w:ascii="Times New Roman" w:hAnsi="Times New Roman" w:cs="Times New Roman"/>
        </w:rPr>
        <w:t xml:space="preserve">Modeling suggests that pedogenic carbonate precipitates and dissolves in </w:t>
      </w:r>
      <w:r w:rsidR="002E4EA4" w:rsidRPr="00D2116C">
        <w:rPr>
          <w:rFonts w:ascii="Times New Roman" w:hAnsi="Times New Roman" w:cs="Times New Roman"/>
        </w:rPr>
        <w:lastRenderedPageBreak/>
        <w:t>both short and long time periods, but the last precipitation event of the year is usually best preserved</w:t>
      </w:r>
      <w:r w:rsidR="002E4EA4">
        <w:rPr>
          <w:rFonts w:ascii="Times New Roman" w:hAnsi="Times New Roman" w:cs="Times New Roman"/>
        </w:rPr>
        <w:t xml:space="preserve"> </w:t>
      </w:r>
      <w:r w:rsidR="002E4EA4">
        <w:rPr>
          <w:rFonts w:ascii="Times New Roman" w:hAnsi="Times New Roman" w:cs="Times New Roman"/>
        </w:rPr>
        <w:fldChar w:fldCharType="begin" w:fldLock="1"/>
      </w:r>
      <w:r w:rsidR="002E4EA4">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Pr>
          <w:rFonts w:ascii="Times New Roman" w:hAnsi="Times New Roman" w:cs="Times New Roman"/>
        </w:rPr>
        <w:fldChar w:fldCharType="separate"/>
      </w:r>
      <w:r w:rsidR="002E4EA4" w:rsidRPr="00A973C2">
        <w:rPr>
          <w:rFonts w:ascii="Times New Roman" w:hAnsi="Times New Roman" w:cs="Times New Roman"/>
          <w:noProof/>
        </w:rPr>
        <w:t>(Meyer et al., 2014)</w:t>
      </w:r>
      <w:r w:rsidR="002E4EA4">
        <w:rPr>
          <w:rFonts w:ascii="Times New Roman" w:hAnsi="Times New Roman" w:cs="Times New Roman"/>
        </w:rPr>
        <w:fldChar w:fldCharType="end"/>
      </w:r>
      <w:r w:rsidR="002E4EA4"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s, relative to MA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MAT,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r w:rsidR="00BE3189" w:rsidRPr="00D2116C">
        <w:rPr>
          <w:rFonts w:ascii="Times New Roman" w:hAnsi="Times New Roman" w:cs="Times New Roman"/>
        </w:rPr>
        <w:t>The main driver</w:t>
      </w:r>
      <w:r w:rsidR="007D40D1" w:rsidRPr="00D2116C">
        <w:rPr>
          <w:rFonts w:ascii="Times New Roman" w:hAnsi="Times New Roman" w:cs="Times New Roman"/>
        </w:rPr>
        <w:t>s</w:t>
      </w:r>
      <w:r w:rsidR="00BE3189" w:rsidRPr="00D2116C">
        <w:rPr>
          <w:rFonts w:ascii="Times New Roman" w:hAnsi="Times New Roman" w:cs="Times New Roman"/>
        </w:rPr>
        <w:t xml:space="preserve"> of pedogenic carbonate formation </w:t>
      </w:r>
      <w:r w:rsidR="007D40D1" w:rsidRPr="00D2116C">
        <w:rPr>
          <w:rFonts w:ascii="Times New Roman" w:hAnsi="Times New Roman" w:cs="Times New Roman"/>
        </w:rPr>
        <w:t xml:space="preserve">are </w:t>
      </w:r>
      <w:r w:rsidR="00BE3189" w:rsidRPr="00D2116C">
        <w:rPr>
          <w:rFonts w:ascii="Times New Roman" w:hAnsi="Times New Roman" w:cs="Times New Roman"/>
        </w:rPr>
        <w:t xml:space="preserve">increasing temperatures, decreasing </w:t>
      </w:r>
      <w:r w:rsidR="00BE3189" w:rsidRPr="00D2116C">
        <w:rPr>
          <w:rFonts w:ascii="Times New Roman" w:hAnsi="Times New Roman" w:cs="Times New Roman"/>
          <w:i/>
        </w:rPr>
        <w:t>p</w:t>
      </w:r>
      <w:r w:rsidR="00BE3189" w:rsidRPr="00D2116C">
        <w:rPr>
          <w:rFonts w:ascii="Times New Roman" w:hAnsi="Times New Roman" w:cs="Times New Roman"/>
        </w:rPr>
        <w:t>CO</w:t>
      </w:r>
      <w:r w:rsidR="00BE3189" w:rsidRPr="00D2116C">
        <w:rPr>
          <w:rFonts w:ascii="Times New Roman" w:hAnsi="Times New Roman" w:cs="Times New Roman"/>
          <w:vertAlign w:val="subscript"/>
        </w:rPr>
        <w:t>2</w:t>
      </w:r>
      <w:r w:rsidR="00BE3189" w:rsidRPr="00D2116C">
        <w:rPr>
          <w:rFonts w:ascii="Times New Roman" w:hAnsi="Times New Roman" w:cs="Times New Roman"/>
        </w:rPr>
        <w:t>, root-water uptake, and evaporation</w:t>
      </w:r>
      <w:r w:rsidR="007D40D1" w:rsidRPr="00D2116C">
        <w:rPr>
          <w:rFonts w:ascii="Times New Roman" w:hAnsi="Times New Roman" w:cs="Times New Roman"/>
        </w:rPr>
        <w:t xml:space="preserve">; however, the relative importance of these drivers is </w:t>
      </w:r>
      <w:r w:rsidR="00A973C2">
        <w:rPr>
          <w:rFonts w:ascii="Times New Roman" w:hAnsi="Times New Roman" w:cs="Times New Roman"/>
        </w:rPr>
        <w:t>currently unknown</w:t>
      </w:r>
      <w:r w:rsidR="00BE3189" w:rsidRPr="00D2116C">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eyer et al., 2014;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p>
    <w:p w14:paraId="15CFA437" w14:textId="1F84A532" w:rsidR="0003450D" w:rsidRPr="00D2116C" w:rsidRDefault="00DC727E" w:rsidP="00F35279">
      <w:pPr>
        <w:spacing w:line="480" w:lineRule="auto"/>
        <w:ind w:firstLine="720"/>
        <w:rPr>
          <w:rFonts w:ascii="Times New Roman" w:hAnsi="Times New Roman" w:cs="Times New Roman"/>
        </w:rPr>
      </w:pPr>
      <w:r>
        <w:rPr>
          <w:rFonts w:ascii="Times New Roman" w:hAnsi="Times New Roman" w:cs="Times New Roman"/>
        </w:rPr>
        <w:t>With many parameters that affect carbon and oxygen isotope values of pedogenic carbonate,</w:t>
      </w:r>
      <w:r w:rsidR="004E6479">
        <w:rPr>
          <w:rFonts w:ascii="Times New Roman" w:hAnsi="Times New Roman" w:cs="Times New Roman"/>
        </w:rPr>
        <w:t xml:space="preserve"> a competent evaluation of what models the modern data best is needed to fully interpret the significance of these important paleoclimatic proxies. In order to conduct this evaluation, w</w:t>
      </w:r>
      <w:r w:rsidR="0003450D" w:rsidRPr="00D2116C">
        <w:rPr>
          <w:rFonts w:ascii="Times New Roman" w:hAnsi="Times New Roman" w:cs="Times New Roman"/>
        </w:rPr>
        <w:t>e create a model that predicts</w:t>
      </w:r>
      <w:r w:rsidR="004E6479">
        <w:rPr>
          <w:rFonts w:ascii="Times New Roman" w:hAnsi="Times New Roman" w:cs="Times New Roman"/>
        </w:rPr>
        <w:t xml:space="preserve"> spatial variation in</w:t>
      </w:r>
      <w:r w:rsidR="0003450D" w:rsidRPr="00D2116C">
        <w:rPr>
          <w:rFonts w:ascii="Times New Roman" w:hAnsi="Times New Roman" w:cs="Times New Roman"/>
        </w:rPr>
        <w:t xml:space="preserve"> oxygen and carbonate isotope values of pedogenic carbonate in C</w:t>
      </w:r>
      <w:r w:rsidR="0003450D" w:rsidRPr="00D2116C">
        <w:rPr>
          <w:rFonts w:ascii="Times New Roman" w:hAnsi="Times New Roman" w:cs="Times New Roman"/>
          <w:vertAlign w:val="subscript"/>
        </w:rPr>
        <w:t>3</w:t>
      </w:r>
      <w:r w:rsidR="003F29F2">
        <w:rPr>
          <w:rFonts w:ascii="Times New Roman" w:hAnsi="Times New Roman" w:cs="Times New Roman"/>
        </w:rPr>
        <w:t xml:space="preserve">-dominant </w:t>
      </w:r>
      <w:r w:rsidR="0003450D"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w:t>
      </w:r>
      <w:r w:rsidR="006B2474">
        <w:rPr>
          <w:rFonts w:ascii="Times New Roman" w:hAnsi="Times New Roman" w:cs="Times New Roman"/>
        </w:rPr>
        <w:t xml:space="preserve">hyper </w:t>
      </w:r>
      <w:r w:rsidR="00045DC3">
        <w:rPr>
          <w:rFonts w:ascii="Times New Roman" w:hAnsi="Times New Roman" w:cs="Times New Roman"/>
        </w:rPr>
        <w:t>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004E6479">
        <w:rPr>
          <w:rFonts w:ascii="Times New Roman" w:hAnsi="Times New Roman" w:cs="Times New Roman"/>
        </w:rPr>
        <w:t>.</w:t>
      </w:r>
      <w:r w:rsidR="0003450D" w:rsidRPr="00D2116C">
        <w:rPr>
          <w:rFonts w:ascii="Times New Roman" w:hAnsi="Times New Roman" w:cs="Times New Roman"/>
        </w:rPr>
        <w:t xml:space="preserve"> </w:t>
      </w:r>
      <w:r w:rsidR="004E6479">
        <w:rPr>
          <w:rFonts w:ascii="Times New Roman" w:hAnsi="Times New Roman" w:cs="Times New Roman"/>
        </w:rPr>
        <w:t xml:space="preserve">After initially evaluating the effectiveness of the base model, the model is further </w:t>
      </w:r>
      <w:r w:rsidR="0033018D" w:rsidRPr="00D2116C">
        <w:rPr>
          <w:rFonts w:ascii="Times New Roman" w:hAnsi="Times New Roman" w:cs="Times New Roman"/>
        </w:rPr>
        <w:t>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w:t>
      </w:r>
      <w:r w:rsidR="004E6479">
        <w:rPr>
          <w:rFonts w:ascii="Times New Roman" w:hAnsi="Times New Roman" w:cs="Times New Roman"/>
        </w:rPr>
        <w:t xml:space="preserve"> by minimizing errors with respect to respiration rates, evaporation, and seasonal precipitation.</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59AC10D"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lastRenderedPageBreak/>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 xml:space="preserve"> Mechanistic Model</w:t>
      </w:r>
    </w:p>
    <w:p w14:paraId="321976FA" w14:textId="1CB2959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64DABDB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0" w:name="_Hlk510012040"/>
      <w:r w:rsidRPr="00D2116C">
        <w:rPr>
          <w:rFonts w:ascii="Times New Roman" w:hAnsi="Times New Roman" w:cs="Times New Roman"/>
        </w:rPr>
        <w:t>‰</w:t>
      </w:r>
      <w:bookmarkEnd w:id="0"/>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20216690" w:rsidR="00D2116C" w:rsidRPr="008B7318" w:rsidRDefault="00D2116C" w:rsidP="00D2116C">
      <w:pPr>
        <w:spacing w:line="480" w:lineRule="auto"/>
        <w:rPr>
          <w:rFonts w:ascii="Times New Roman" w:hAnsi="Times New Roman" w:cs="Times New Roman"/>
          <w:vertAlign w:val="subscript"/>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w:t>
      </w:r>
      <w:r w:rsidRPr="00D2116C">
        <w:rPr>
          <w:rFonts w:ascii="Times New Roman" w:hAnsi="Times New Roman" w:cs="Times New Roman"/>
        </w:rPr>
        <w:lastRenderedPageBreak/>
        <w:t>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B785068"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766D22">
        <w:rPr>
          <w:rFonts w:ascii="Times New Roman" w:hAnsi="Times New Roman" w:cs="Times New Roman"/>
        </w:rPr>
        <w:tab/>
      </w:r>
      <w:r w:rsidR="00D2116C" w:rsidRPr="00D2116C">
        <w:rPr>
          <w:rFonts w:ascii="Times New Roman" w:hAnsi="Times New Roman" w:cs="Times New Roman"/>
        </w:rPr>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w:t>
      </w:r>
      <w:r w:rsidRPr="00D2116C">
        <w:rPr>
          <w:rFonts w:ascii="Times New Roman" w:hAnsi="Times New Roman" w:cs="Times New Roman"/>
        </w:rPr>
        <w:lastRenderedPageBreak/>
        <w:t>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69B670C9"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6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w:t>
      </w:r>
      <w:r w:rsidRPr="00D2116C">
        <w:rPr>
          <w:rFonts w:ascii="Times New Roman" w:hAnsi="Times New Roman" w:cs="Times New Roman"/>
        </w:rPr>
        <w:lastRenderedPageBreak/>
        <w:t xml:space="preserve">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165F43"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165F43"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1.5 Mineral Precipitation</w:t>
      </w:r>
    </w:p>
    <w:p w14:paraId="2C9FA47F" w14:textId="1DEFE6A2"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00EE4461"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sidR="00FA47D7">
        <w:rPr>
          <w:rFonts w:ascii="Times New Roman" w:hAnsi="Times New Roman" w:cs="Times New Roman"/>
        </w:rPr>
        <w:t>to the top of the</w:t>
      </w:r>
      <w:r w:rsidRPr="00D2116C">
        <w:rPr>
          <w:rFonts w:ascii="Times New Roman" w:hAnsi="Times New Roman" w:cs="Times New Roman"/>
        </w:rPr>
        <w:t xml:space="preserve"> pedogenic carbonate formation </w:t>
      </w:r>
      <w:r w:rsidR="00FA47D7">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8E69DA">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00EE4461"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03767455" w14:textId="77777777" w:rsidR="00D2116C" w:rsidRPr="00D2116C" w:rsidRDefault="00D2116C" w:rsidP="00D2116C">
      <w:pPr>
        <w:spacing w:line="480" w:lineRule="auto"/>
        <w:ind w:firstLine="720"/>
        <w:rPr>
          <w:rFonts w:ascii="Times New Roman" w:hAnsi="Times New Roman" w:cs="Times New Roman"/>
        </w:rPr>
      </w:pPr>
    </w:p>
    <w:p w14:paraId="72598C56" w14:textId="508DB504" w:rsidR="00D2116C" w:rsidRDefault="00165F43" w:rsidP="00D2116C">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EE4461">
        <w:rPr>
          <w:rFonts w:ascii="Times New Roman" w:hAnsi="Times New Roman" w:cs="Times New Roman"/>
        </w:rPr>
        <w:tab/>
      </w:r>
      <w:r w:rsidR="00D2116C" w:rsidRPr="00D2116C">
        <w:rPr>
          <w:rFonts w:ascii="Times New Roman" w:hAnsi="Times New Roman" w:cs="Times New Roman"/>
        </w:rPr>
        <w:t>(16)</w:t>
      </w:r>
    </w:p>
    <w:p w14:paraId="6EEE9B2C" w14:textId="77777777" w:rsidR="00EE4461" w:rsidRDefault="00EE4461" w:rsidP="00D2116C">
      <w:pPr>
        <w:spacing w:line="480" w:lineRule="auto"/>
        <w:rPr>
          <w:rFonts w:ascii="Times New Roman" w:hAnsi="Times New Roman" w:cs="Times New Roman"/>
        </w:rPr>
      </w:pPr>
    </w:p>
    <w:p w14:paraId="5D0E9607" w14:textId="7189F977" w:rsidR="00EE4461" w:rsidRDefault="00EE4461" w:rsidP="00D2116C">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55343E38" w14:textId="5043CB13" w:rsidR="00EE4461" w:rsidRDefault="00EE4461" w:rsidP="00D2116C">
      <w:pPr>
        <w:spacing w:line="480" w:lineRule="auto"/>
        <w:rPr>
          <w:rFonts w:ascii="Times New Roman" w:hAnsi="Times New Roman" w:cs="Times New Roman"/>
        </w:rPr>
      </w:pPr>
    </w:p>
    <w:p w14:paraId="53D284D9" w14:textId="6B439013" w:rsidR="00EE4461" w:rsidRPr="00D2116C" w:rsidRDefault="00EE4461" w:rsidP="00D2116C">
      <w:pPr>
        <w:spacing w:line="480" w:lineRule="auto"/>
        <w:rPr>
          <w:rFonts w:ascii="Times New Roman" w:hAnsi="Times New Roman" w:cs="Times New Roman"/>
        </w:rPr>
      </w:pPr>
      <w:r>
        <w:rPr>
          <w:rFonts w:ascii="Times New Roman" w:hAnsi="Times New Roman" w:cs="Times New Roman"/>
        </w:rPr>
        <w:t xml:space="preserve">z = </w:t>
      </w:r>
      <w:proofErr w:type="spellStart"/>
      <w:r w:rsidR="00A4590C">
        <w:rPr>
          <w:rFonts w:ascii="Times New Roman" w:hAnsi="Times New Roman" w:cs="Times New Roman"/>
        </w:rPr>
        <w:t>z</w:t>
      </w:r>
      <w:r w:rsidR="00A4590C" w:rsidRPr="0091165C">
        <w:rPr>
          <w:rFonts w:ascii="Times New Roman" w:hAnsi="Times New Roman" w:cs="Times New Roman"/>
          <w:vertAlign w:val="subscript"/>
        </w:rPr>
        <w:t>t</w:t>
      </w:r>
      <w:proofErr w:type="spellEnd"/>
      <w:r w:rsidR="00A4590C">
        <w:rPr>
          <w:rFonts w:ascii="Times New Roman" w:hAnsi="Times New Roman" w:cs="Times New Roman"/>
        </w:rPr>
        <w:t xml:space="preserve"> + </w:t>
      </w:r>
      <w:proofErr w:type="gramStart"/>
      <w:r>
        <w:rPr>
          <w:rFonts w:ascii="Times New Roman" w:hAnsi="Times New Roman" w:cs="Times New Roman"/>
        </w:rPr>
        <w:t>abs</w:t>
      </w:r>
      <w:r w:rsidR="00A4590C">
        <w:rPr>
          <w:rFonts w:ascii="Times New Roman" w:hAnsi="Times New Roman" w:cs="Times New Roman"/>
        </w:rPr>
        <w:t>[</w:t>
      </w:r>
      <w:proofErr w:type="gramEnd"/>
      <w:r w:rsidR="00A4590C">
        <w:rPr>
          <w:rFonts w:ascii="Times New Roman" w:hAnsi="Times New Roman" w:cs="Times New Roman"/>
        </w:rPr>
        <w:t>(P</w:t>
      </w:r>
      <w:r w:rsidR="00A4590C" w:rsidRPr="00A4590C">
        <w:rPr>
          <w:rFonts w:ascii="Times New Roman" w:hAnsi="Times New Roman" w:cs="Times New Roman"/>
          <w:vertAlign w:val="subscript"/>
        </w:rPr>
        <w:t>PCQ</w:t>
      </w:r>
      <w:r w:rsidR="00A4590C">
        <w:rPr>
          <w:rFonts w:ascii="Times New Roman" w:hAnsi="Times New Roman" w:cs="Times New Roman"/>
        </w:rPr>
        <w:t xml:space="preserve">  – P</w:t>
      </w:r>
      <w:r w:rsidR="00A4590C" w:rsidRPr="0091165C">
        <w:rPr>
          <w:rFonts w:ascii="Times New Roman" w:hAnsi="Times New Roman" w:cs="Times New Roman"/>
          <w:vertAlign w:val="subscript"/>
        </w:rPr>
        <w:t>a</w:t>
      </w:r>
      <w:r w:rsidR="00A4590C">
        <w:rPr>
          <w:rFonts w:ascii="Times New Roman" w:hAnsi="Times New Roman" w:cs="Times New Roman"/>
        </w:rPr>
        <w:t xml:space="preserve"> / 4) * 0.74 + 17.4] / 2</w:t>
      </w:r>
    </w:p>
    <w:p w14:paraId="7069A691" w14:textId="77777777" w:rsidR="00D2116C" w:rsidRPr="00D2116C" w:rsidRDefault="00D2116C" w:rsidP="00D2116C">
      <w:pPr>
        <w:spacing w:line="480" w:lineRule="auto"/>
        <w:rPr>
          <w:rFonts w:ascii="Times New Roman" w:hAnsi="Times New Roman" w:cs="Times New Roman"/>
          <w:i/>
        </w:rPr>
      </w:pPr>
    </w:p>
    <w:p w14:paraId="2027F519" w14:textId="4680941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sidR="00A4590C">
        <w:rPr>
          <w:rFonts w:ascii="Times New Roman" w:hAnsi="Times New Roman" w:cs="Times New Roman"/>
        </w:rPr>
        <w:t xml:space="preserve">to &gt; </w:t>
      </w:r>
      <w:r w:rsidRPr="00D2116C">
        <w:rPr>
          <w:rFonts w:ascii="Times New Roman" w:hAnsi="Times New Roman" w:cs="Times New Roman"/>
        </w:rPr>
        <w:t>100 cm</w:t>
      </w:r>
      <w:r w:rsidR="00A4590C">
        <w:rPr>
          <w:rFonts w:ascii="Times New Roman" w:hAnsi="Times New Roman" w:cs="Times New Roman"/>
        </w:rPr>
        <w:t>,</w:t>
      </w:r>
      <w:r w:rsidRPr="00D2116C">
        <w:rPr>
          <w:rFonts w:ascii="Times New Roman" w:hAnsi="Times New Roman" w:cs="Times New Roman"/>
        </w:rPr>
        <w:t xml:space="preserve"> based on </w:t>
      </w:r>
      <w:r w:rsidR="00884C71">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sidR="00884C71">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sidR="00A4590C">
        <w:rPr>
          <w:rFonts w:ascii="Times New Roman" w:hAnsi="Times New Roman" w:cs="Times New Roman"/>
        </w:rPr>
        <w:t xml:space="preserve"> beta distribution </w:t>
      </w:r>
      <w:r w:rsidR="00D477C5">
        <w:rPr>
          <w:rFonts w:ascii="Times New Roman" w:hAnsi="Times New Roman" w:cs="Times New Roman"/>
        </w:rPr>
        <w:t>with</w:t>
      </w:r>
      <w:r w:rsidRPr="00D2116C">
        <w:rPr>
          <w:rFonts w:ascii="Times New Roman" w:hAnsi="Times New Roman" w:cs="Times New Roman"/>
        </w:rPr>
        <w:t xml:space="preserve"> 1σ = 2</w:t>
      </w:r>
      <w:r w:rsidR="00A4590C">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sidR="00A4590C">
        <w:rPr>
          <w:rFonts w:ascii="Times New Roman" w:hAnsi="Times New Roman" w:cs="Times New Roman"/>
        </w:rPr>
        <w:t>Retallack</w:t>
      </w:r>
      <w:proofErr w:type="spellEnd"/>
      <w:r w:rsidR="00A4590C">
        <w:rPr>
          <w:rFonts w:ascii="Times New Roman" w:hAnsi="Times New Roman" w:cs="Times New Roman"/>
        </w:rPr>
        <w:t xml:space="preserve"> (2005).</w:t>
      </w:r>
      <w:r w:rsidRPr="00D2116C">
        <w:rPr>
          <w:rFonts w:ascii="Times New Roman" w:hAnsi="Times New Roman" w:cs="Times New Roman"/>
        </w:rPr>
        <w:t xml:space="preserve"> </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165F43"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2FF07D76"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r w:rsidRPr="00D2116C">
        <w:rPr>
          <w:rFonts w:ascii="Times New Roman" w:hAnsi="Times New Roman" w:cs="Times New Roman"/>
        </w:rPr>
        <w:t xml:space="preserve">We use </w:t>
      </w:r>
      <w:r w:rsidR="009805C1">
        <w:rPr>
          <w:rFonts w:ascii="Times New Roman" w:hAnsi="Times New Roman" w:cs="Times New Roman"/>
        </w:rPr>
        <w:t xml:space="preserve">precipitation isotope data from the GNIP </w:t>
      </w:r>
      <w:r w:rsidR="00D23FCC">
        <w:rPr>
          <w:rFonts w:ascii="Times New Roman" w:hAnsi="Times New Roman" w:cs="Times New Roman"/>
        </w:rPr>
        <w:t xml:space="preserve">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9F782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OIPC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805C1">
        <w:rPr>
          <w:rFonts w:ascii="Times New Roman" w:hAnsi="Times New Roman" w:cs="Times New Roman"/>
          <w:noProof/>
        </w:rPr>
        <w:t>GNIP</w:t>
      </w:r>
      <w:r w:rsidR="009F782B">
        <w:rPr>
          <w:rFonts w:ascii="Times New Roman" w:hAnsi="Times New Roman" w:cs="Times New Roman"/>
          <w:noProof/>
        </w:rPr>
        <w:t xml:space="preserve">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0545989" w:rsid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w:proofErr w:type="spellStart"/>
            <m:r>
              <m:rPr>
                <m:nor/>
              </m:rPr>
              <w:rPr>
                <w:rFonts w:ascii="Times New Roman" w:hAnsi="Times New Roman" w:cs="Times New Roman"/>
                <w:vertAlign w:val="subscript"/>
              </w:rPr>
              <m:t>p</m:t>
            </m:r>
            <m:r>
              <m:rPr>
                <m:nor/>
              </m:rPr>
              <w:rPr>
                <w:rFonts w:ascii="Cambria Math" w:hAnsi="Times New Roman" w:cs="Times New Roman"/>
                <w:vertAlign w:val="subscript"/>
              </w:rPr>
              <m:t>_a</m:t>
            </m:r>
            <w:proofErr w:type="spellEnd"/>
          </m:sub>
        </m:sSub>
        <m:r>
          <m:rPr>
            <m:nor/>
          </m:rPr>
          <w:rPr>
            <w:rFonts w:ascii="Times New Roman" w:hAnsi="Times New Roman" w:cs="Times New Roman"/>
          </w:rPr>
          <m:t xml:space="preserve">= </m:t>
        </m:r>
        <m:r>
          <m:rPr>
            <m:nor/>
          </m:rPr>
          <w:rPr>
            <w:rFonts w:ascii="Times New Roman" w:hAnsi="Times New Roman" w:cs="Times New Roman"/>
          </w:rPr>
          <m:t>-</m:t>
        </m:r>
        <m:r>
          <m:rPr>
            <m:nor/>
          </m:rPr>
          <w:rPr>
            <w:rFonts w:ascii="Times New Roman" w:hAnsi="Times New Roman" w:cs="Times New Roman"/>
          </w:rPr>
          <m:t>14.76</m:t>
        </m:r>
        <m:r>
          <m:rPr>
            <m:nor/>
          </m:rPr>
          <w:rPr>
            <w:rFonts w:ascii="Times New Roman" w:hAnsi="Times New Roman" w:cs="Times New Roman"/>
          </w:rPr>
          <m:t xml:space="preserve"> + 0.5</m:t>
        </m:r>
        <m:r>
          <m:rPr>
            <m:nor/>
          </m:rPr>
          <w:rPr>
            <w:rFonts w:ascii="Times New Roman"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038F4C72" w:rsid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w:proofErr w:type="spellStart"/>
            <m:r>
              <m:rPr>
                <m:nor/>
              </m:rPr>
              <w:rPr>
                <w:rFonts w:ascii="Times New Roman" w:hAnsi="Times New Roman" w:cs="Times New Roman"/>
                <w:vertAlign w:val="subscript"/>
              </w:rPr>
              <m:t>p</m:t>
            </m:r>
            <m:r>
              <m:rPr>
                <m:nor/>
              </m:rPr>
              <w:rPr>
                <w:rFonts w:ascii="Cambria Math" w:hAnsi="Times New Roman" w:cs="Times New Roman"/>
                <w:vertAlign w:val="subscript"/>
              </w:rPr>
              <m:t>_PCQ</m:t>
            </m:r>
            <w:proofErr w:type="spellEnd"/>
          </m:sub>
        </m:sSub>
        <m:r>
          <m:rPr>
            <m:nor/>
          </m:rPr>
          <w:rPr>
            <w:rFonts w:ascii="Times New Roman" w:hAnsi="Times New Roman" w:cs="Times New Roman"/>
          </w:rPr>
          <m:t xml:space="preserve"> = -1</m:t>
        </m:r>
        <m:r>
          <m:rPr>
            <m:nor/>
          </m:rPr>
          <w:rPr>
            <w:rFonts w:ascii="Times New Roman" w:hAnsi="Times New Roman" w:cs="Times New Roman"/>
          </w:rPr>
          <m:t>4.76</m:t>
        </m:r>
        <m:r>
          <m:rPr>
            <m:nor/>
          </m:rPr>
          <w:rPr>
            <w:rFonts w:ascii="Cambria Math" w:hAnsi="Times New Roman" w:cs="Times New Roman"/>
          </w:rPr>
          <m:t xml:space="preserve"> </m:t>
        </m:r>
        <m:r>
          <m:rPr>
            <m:nor/>
          </m:rPr>
          <w:rPr>
            <w:rFonts w:ascii="Times New Roman" w:hAnsi="Times New Roman" w:cs="Times New Roman"/>
          </w:rPr>
          <m:t>+ 0.5</m:t>
        </m:r>
        <m:r>
          <m:rPr>
            <m:nor/>
          </m:rPr>
          <w:rPr>
            <w:rFonts w:ascii="Cambria Math"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w:t>
      </w:r>
      <w:bookmarkStart w:id="1" w:name="_GoBack"/>
      <w:bookmarkEnd w:id="1"/>
      <w:r w:rsidRPr="00D2116C">
        <w:rPr>
          <w:rFonts w:ascii="Times New Roman" w:hAnsi="Times New Roman" w:cs="Times New Roman"/>
        </w:rPr>
        <w:t>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lastRenderedPageBreak/>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165F43"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35F5D928" w:rsidR="00D5275C" w:rsidRPr="00D2116C" w:rsidRDefault="00806C0B" w:rsidP="00D5275C">
      <w:pPr>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p>
    <w:p w14:paraId="5594AAF1" w14:textId="3BADA5E6" w:rsidR="00DF09A4" w:rsidRPr="00D2116C" w:rsidRDefault="00DF09A4" w:rsidP="00DF09A4">
      <w:pPr>
        <w:rPr>
          <w:rFonts w:ascii="Times New Roman" w:hAnsi="Times New Roman" w:cs="Times New Roman"/>
        </w:rPr>
      </w:pPr>
      <w:r w:rsidRPr="00D2116C">
        <w:rPr>
          <w:rFonts w:ascii="Times New Roman" w:hAnsi="Times New Roman" w:cs="Times New Roman"/>
        </w:rPr>
        <w:t>Carbonate saturation is reached when pCO2 decreases, temperature increases and/or there is rapid evaporation. Therefore, hot and/or dry conditions have been suggested to facilitate pedogenic carbonate precipitation, with the relative importance of these conditions debated. Examining model results when it is run in hot quarter and dry quarter conditions reveals that carbon isotope values more closely match the one to one line in the dry quarter, while oxygen isotope values more closely match the one to one line in the hot quarter</w:t>
      </w:r>
      <w:r w:rsidR="00673BA9" w:rsidRPr="00D2116C">
        <w:rPr>
          <w:rFonts w:ascii="Times New Roman" w:hAnsi="Times New Roman" w:cs="Times New Roman"/>
        </w:rPr>
        <w:t>.</w:t>
      </w:r>
      <w:r w:rsidRPr="00D2116C">
        <w:rPr>
          <w:rFonts w:ascii="Times New Roman" w:hAnsi="Times New Roman" w:cs="Times New Roman"/>
        </w:rPr>
        <w:t xml:space="preserve"> No clear support for one season over the other. </w:t>
      </w:r>
      <w:r w:rsidR="005317B7" w:rsidRPr="00D2116C">
        <w:rPr>
          <w:rFonts w:ascii="Times New Roman" w:hAnsi="Times New Roman" w:cs="Times New Roman"/>
        </w:rPr>
        <w:t xml:space="preserve">Even in the hot quarter, the model is overestimating the oxygen isotope values of pedogenic carbonate, indicating that we may have to include seasonal biasing in precipitation (toward winter) or evaporation may not be very influential in these carbonates. </w:t>
      </w:r>
      <w:r w:rsidRPr="00D2116C">
        <w:rPr>
          <w:rFonts w:ascii="Times New Roman" w:hAnsi="Times New Roman" w:cs="Times New Roman"/>
        </w:rPr>
        <w:t xml:space="preserve">More revisions need to be developed in the model to fully match either hot or dry season. </w:t>
      </w:r>
    </w:p>
    <w:p w14:paraId="19064CA7" w14:textId="04FAC4A1" w:rsidR="00673BA9" w:rsidRPr="00D2116C" w:rsidRDefault="00673BA9" w:rsidP="00700611">
      <w:pPr>
        <w:rPr>
          <w:rFonts w:ascii="Times New Roman" w:hAnsi="Times New Roman" w:cs="Times New Roman"/>
        </w:rPr>
      </w:pPr>
    </w:p>
    <w:p w14:paraId="110F165F" w14:textId="76480B52" w:rsidR="005C16B6" w:rsidRPr="00D2116C" w:rsidRDefault="005C16B6" w:rsidP="00700611">
      <w:pPr>
        <w:rPr>
          <w:rFonts w:ascii="Times New Roman" w:hAnsi="Times New Roman" w:cs="Times New Roman"/>
        </w:rPr>
      </w:pPr>
    </w:p>
    <w:p w14:paraId="66214DDB" w14:textId="7D63D415" w:rsidR="005C16B6" w:rsidRPr="00D2116C" w:rsidRDefault="005C16B6" w:rsidP="00700611">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79CC246F" wp14:editId="2F3A2FEC">
            <wp:extent cx="5943600" cy="604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_Evap.jpeg"/>
                    <pic:cNvPicPr/>
                  </pic:nvPicPr>
                  <pic:blipFill>
                    <a:blip r:embed="rId6">
                      <a:extLst>
                        <a:ext uri="{28A0092B-C50C-407E-A947-70E740481C1C}">
                          <a14:useLocalDpi xmlns:a14="http://schemas.microsoft.com/office/drawing/2010/main" val="0"/>
                        </a:ext>
                      </a:extLst>
                    </a:blip>
                    <a:stretch>
                      <a:fillRect/>
                    </a:stretch>
                  </pic:blipFill>
                  <pic:spPr>
                    <a:xfrm>
                      <a:off x="0" y="0"/>
                      <a:ext cx="5943600" cy="6040120"/>
                    </a:xfrm>
                    <a:prstGeom prst="rect">
                      <a:avLst/>
                    </a:prstGeom>
                  </pic:spPr>
                </pic:pic>
              </a:graphicData>
            </a:graphic>
          </wp:inline>
        </w:drawing>
      </w:r>
    </w:p>
    <w:p w14:paraId="017C1556" w14:textId="77777777" w:rsidR="00410AC9" w:rsidRPr="00D2116C" w:rsidRDefault="00410AC9" w:rsidP="00700611">
      <w:pPr>
        <w:rPr>
          <w:rFonts w:ascii="Times New Roman" w:hAnsi="Times New Roman" w:cs="Times New Roman"/>
        </w:rPr>
      </w:pPr>
    </w:p>
    <w:p w14:paraId="2B491192" w14:textId="115D6C73" w:rsidR="00AA0431" w:rsidRPr="00D2116C" w:rsidRDefault="00410AC9" w:rsidP="00700611">
      <w:pPr>
        <w:rPr>
          <w:rFonts w:ascii="Times New Roman" w:hAnsi="Times New Roman" w:cs="Times New Roman"/>
        </w:rPr>
      </w:pPr>
      <w:r w:rsidRPr="00D2116C">
        <w:rPr>
          <w:rFonts w:ascii="Times New Roman" w:hAnsi="Times New Roman" w:cs="Times New Roman"/>
        </w:rPr>
        <w:t>*Side Note*</w:t>
      </w:r>
      <w:r w:rsidR="00AA0431" w:rsidRPr="00D2116C">
        <w:rPr>
          <w:rFonts w:ascii="Times New Roman" w:hAnsi="Times New Roman" w:cs="Times New Roman"/>
        </w:rPr>
        <w:tab/>
      </w:r>
    </w:p>
    <w:p w14:paraId="3C27A9D7" w14:textId="7210C3EB" w:rsidR="00B168B6" w:rsidRPr="00D2116C" w:rsidRDefault="00264590" w:rsidP="00F23605">
      <w:pPr>
        <w:rPr>
          <w:rFonts w:ascii="Times New Roman" w:hAnsi="Times New Roman" w:cs="Times New Roman"/>
        </w:rPr>
      </w:pPr>
      <w:r w:rsidRPr="00D2116C">
        <w:rPr>
          <w:rFonts w:ascii="Times New Roman" w:hAnsi="Times New Roman" w:cs="Times New Roman"/>
        </w:rPr>
        <w:t xml:space="preserve">Given that the model does not fully resolve season of formation, clumped temperatures </w:t>
      </w:r>
      <w:r w:rsidR="00AF5A77" w:rsidRPr="00D2116C">
        <w:rPr>
          <w:rFonts w:ascii="Times New Roman" w:hAnsi="Times New Roman" w:cs="Times New Roman"/>
        </w:rPr>
        <w:t xml:space="preserve">might be useful </w:t>
      </w:r>
      <w:r w:rsidRPr="00D2116C">
        <w:rPr>
          <w:rFonts w:ascii="Times New Roman" w:hAnsi="Times New Roman" w:cs="Times New Roman"/>
        </w:rPr>
        <w:t xml:space="preserve">to help inform the season of carbonate formation. </w:t>
      </w:r>
      <w:r w:rsidR="006622EA" w:rsidRPr="00D2116C">
        <w:rPr>
          <w:rFonts w:ascii="Times New Roman" w:hAnsi="Times New Roman" w:cs="Times New Roman"/>
        </w:rPr>
        <w:t xml:space="preserve">Comparing </w:t>
      </w:r>
      <w:r w:rsidR="00E44221" w:rsidRPr="00D2116C">
        <w:rPr>
          <w:rFonts w:ascii="Times New Roman" w:hAnsi="Times New Roman" w:cs="Times New Roman"/>
        </w:rPr>
        <w:t>gridded climate</w:t>
      </w:r>
      <w:r w:rsidR="000042A3" w:rsidRPr="00D2116C">
        <w:rPr>
          <w:rFonts w:ascii="Times New Roman" w:hAnsi="Times New Roman" w:cs="Times New Roman"/>
        </w:rPr>
        <w:t xml:space="preserve"> temperatures of hot and dry seasons to clumped temperatures</w:t>
      </w:r>
      <w:r w:rsidR="006622EA" w:rsidRPr="00D2116C">
        <w:rPr>
          <w:rFonts w:ascii="Times New Roman" w:hAnsi="Times New Roman" w:cs="Times New Roman"/>
        </w:rPr>
        <w:t xml:space="preserve"> reveals that, while there is significant variation and calibration curves affect the clumped temperatures, overall hot season temperatures are preferred in clumped temperature calculations.</w:t>
      </w:r>
      <w:r w:rsidR="000042A3" w:rsidRPr="00D2116C">
        <w:rPr>
          <w:rFonts w:ascii="Times New Roman" w:hAnsi="Times New Roman" w:cs="Times New Roman"/>
        </w:rPr>
        <w:t xml:space="preserve"> </w:t>
      </w:r>
      <w:r w:rsidR="006622EA" w:rsidRPr="00D2116C">
        <w:rPr>
          <w:rFonts w:ascii="Times New Roman" w:hAnsi="Times New Roman" w:cs="Times New Roman"/>
        </w:rPr>
        <w:t xml:space="preserve">However, this is far from definitive because of the aforementioned issues with clumped temperature calculations. </w:t>
      </w:r>
    </w:p>
    <w:p w14:paraId="1D0732D0" w14:textId="4B68461F" w:rsidR="007075FD" w:rsidRPr="00D2116C" w:rsidRDefault="000042A3" w:rsidP="00F23605">
      <w:pPr>
        <w:rPr>
          <w:rFonts w:ascii="Times New Roman" w:hAnsi="Times New Roman" w:cs="Times New Roman"/>
        </w:rPr>
      </w:pPr>
      <w:r w:rsidRPr="00D2116C">
        <w:rPr>
          <w:rFonts w:ascii="Times New Roman" w:hAnsi="Times New Roman" w:cs="Times New Roman"/>
        </w:rPr>
        <w:t>clumped:</w:t>
      </w:r>
      <w:r w:rsidR="007075FD" w:rsidRPr="00D2116C">
        <w:rPr>
          <w:rFonts w:ascii="Times New Roman" w:hAnsi="Times New Roman" w:cs="Times New Roman"/>
        </w:rPr>
        <w:t xml:space="preserve"> 17.71 +/- 12.34 </w:t>
      </w:r>
      <w:r w:rsidR="00686FB0" w:rsidRPr="00D2116C">
        <w:rPr>
          <w:rFonts w:ascii="Times New Roman" w:hAnsi="Times New Roman" w:cs="Times New Roman"/>
        </w:rPr>
        <w:t>°</w:t>
      </w:r>
      <w:r w:rsidR="007075FD" w:rsidRPr="00D2116C">
        <w:rPr>
          <w:rFonts w:ascii="Times New Roman" w:hAnsi="Times New Roman" w:cs="Times New Roman"/>
        </w:rPr>
        <w:t>C (Kelson 2017 calibration)</w:t>
      </w:r>
      <w:r w:rsidRPr="00D2116C">
        <w:rPr>
          <w:rFonts w:ascii="Times New Roman" w:hAnsi="Times New Roman" w:cs="Times New Roman"/>
        </w:rPr>
        <w:t xml:space="preserve"> </w:t>
      </w:r>
    </w:p>
    <w:p w14:paraId="65DF33D8" w14:textId="5808D136" w:rsidR="007075FD" w:rsidRPr="00D2116C" w:rsidRDefault="000042A3" w:rsidP="00F23605">
      <w:pPr>
        <w:rPr>
          <w:rFonts w:ascii="Times New Roman" w:hAnsi="Times New Roman" w:cs="Times New Roman"/>
        </w:rPr>
      </w:pPr>
      <w:r w:rsidRPr="00D2116C">
        <w:rPr>
          <w:rFonts w:ascii="Times New Roman" w:hAnsi="Times New Roman" w:cs="Times New Roman"/>
        </w:rPr>
        <w:lastRenderedPageBreak/>
        <w:t>dry:</w:t>
      </w:r>
      <w:r w:rsidR="007075FD" w:rsidRPr="00D2116C">
        <w:rPr>
          <w:rFonts w:ascii="Times New Roman" w:hAnsi="Times New Roman" w:cs="Times New Roman"/>
        </w:rPr>
        <w:t xml:space="preserve"> -0.22 +/- 5.72 </w:t>
      </w:r>
      <w:r w:rsidR="00686FB0" w:rsidRPr="00D2116C">
        <w:rPr>
          <w:rFonts w:ascii="Times New Roman" w:hAnsi="Times New Roman" w:cs="Times New Roman"/>
        </w:rPr>
        <w:t>°</w:t>
      </w:r>
      <w:r w:rsidR="007075FD" w:rsidRPr="00D2116C">
        <w:rPr>
          <w:rFonts w:ascii="Times New Roman" w:hAnsi="Times New Roman" w:cs="Times New Roman"/>
        </w:rPr>
        <w:t>C</w:t>
      </w:r>
    </w:p>
    <w:p w14:paraId="738A42C7" w14:textId="654EED5D" w:rsidR="000042A3" w:rsidRPr="00D2116C" w:rsidRDefault="000042A3" w:rsidP="00F23605">
      <w:pPr>
        <w:rPr>
          <w:rFonts w:ascii="Times New Roman" w:hAnsi="Times New Roman" w:cs="Times New Roman"/>
        </w:rPr>
      </w:pPr>
      <w:r w:rsidRPr="00D2116C">
        <w:rPr>
          <w:rFonts w:ascii="Times New Roman" w:hAnsi="Times New Roman" w:cs="Times New Roman"/>
        </w:rPr>
        <w:t>hot:</w:t>
      </w:r>
      <w:r w:rsidR="007075FD" w:rsidRPr="00D2116C">
        <w:rPr>
          <w:rFonts w:ascii="Times New Roman" w:hAnsi="Times New Roman" w:cs="Times New Roman"/>
        </w:rPr>
        <w:t xml:space="preserve"> 7.02 +/- 1.61 </w:t>
      </w:r>
      <w:r w:rsidR="00686FB0" w:rsidRPr="00D2116C">
        <w:rPr>
          <w:rFonts w:ascii="Times New Roman" w:hAnsi="Times New Roman" w:cs="Times New Roman"/>
        </w:rPr>
        <w:t>°</w:t>
      </w:r>
      <w:r w:rsidR="007075FD" w:rsidRPr="00D2116C">
        <w:rPr>
          <w:rFonts w:ascii="Times New Roman" w:hAnsi="Times New Roman" w:cs="Times New Roman"/>
        </w:rPr>
        <w:t>C</w:t>
      </w:r>
    </w:p>
    <w:p w14:paraId="0B446B8D" w14:textId="77777777" w:rsidR="006622EA" w:rsidRPr="00D2116C" w:rsidRDefault="006622EA" w:rsidP="00F23605">
      <w:pPr>
        <w:rPr>
          <w:rFonts w:ascii="Times New Roman" w:hAnsi="Times New Roman" w:cs="Times New Roman"/>
        </w:rPr>
      </w:pPr>
    </w:p>
    <w:p w14:paraId="3C5326B5" w14:textId="4BB7E11D" w:rsidR="000042A3" w:rsidRPr="00D2116C" w:rsidRDefault="002005E3" w:rsidP="00F23605">
      <w:pPr>
        <w:rPr>
          <w:rFonts w:ascii="Times New Roman" w:hAnsi="Times New Roman" w:cs="Times New Roman"/>
        </w:rPr>
      </w:pPr>
      <w:r w:rsidRPr="00D2116C">
        <w:rPr>
          <w:rFonts w:ascii="Times New Roman" w:hAnsi="Times New Roman" w:cs="Times New Roman"/>
        </w:rPr>
        <w:t>If a d</w:t>
      </w:r>
      <w:r w:rsidR="000042A3" w:rsidRPr="00D2116C">
        <w:rPr>
          <w:rFonts w:ascii="Times New Roman" w:hAnsi="Times New Roman" w:cs="Times New Roman"/>
        </w:rPr>
        <w:t xml:space="preserve">ecrease in respiration rate </w:t>
      </w:r>
      <w:r w:rsidRPr="00D2116C">
        <w:rPr>
          <w:rFonts w:ascii="Times New Roman" w:hAnsi="Times New Roman" w:cs="Times New Roman"/>
        </w:rPr>
        <w:t>is a significant</w:t>
      </w:r>
      <w:r w:rsidR="000042A3" w:rsidRPr="00D2116C">
        <w:rPr>
          <w:rFonts w:ascii="Times New Roman" w:hAnsi="Times New Roman" w:cs="Times New Roman"/>
        </w:rPr>
        <w:t xml:space="preserve"> mechanism of carbonate precipitation</w:t>
      </w:r>
      <w:r w:rsidRPr="00D2116C">
        <w:rPr>
          <w:rFonts w:ascii="Times New Roman" w:hAnsi="Times New Roman" w:cs="Times New Roman"/>
        </w:rPr>
        <w:t>, this would greatly affect the interpreted climatic signals</w:t>
      </w:r>
      <w:r w:rsidR="00E11E00" w:rsidRPr="00D2116C">
        <w:rPr>
          <w:rFonts w:ascii="Times New Roman" w:hAnsi="Times New Roman" w:cs="Times New Roman"/>
        </w:rPr>
        <w:t>,</w:t>
      </w:r>
      <w:r w:rsidRPr="00D2116C">
        <w:rPr>
          <w:rFonts w:ascii="Times New Roman" w:hAnsi="Times New Roman" w:cs="Times New Roman"/>
        </w:rPr>
        <w:t xml:space="preserve"> given that the mean respiration rate would not be equal to the respiration rate at the time of carbonate formation. </w:t>
      </w:r>
      <w:r w:rsidR="00E11E00" w:rsidRPr="00D2116C">
        <w:rPr>
          <w:rFonts w:ascii="Times New Roman" w:hAnsi="Times New Roman" w:cs="Times New Roman"/>
        </w:rPr>
        <w:t>When the hot quarter is assumed to be the season of carbonate precipitation, the optimal respiration rate is actually only ~20% of the estimated respiration rate calculated in the model equation. This could indicate</w:t>
      </w:r>
      <w:r w:rsidR="00203285" w:rsidRPr="00D2116C">
        <w:rPr>
          <w:rFonts w:ascii="Times New Roman" w:hAnsi="Times New Roman" w:cs="Times New Roman"/>
        </w:rPr>
        <w:t>:</w:t>
      </w:r>
      <w:r w:rsidR="00E11E00" w:rsidRPr="00D2116C">
        <w:rPr>
          <w:rFonts w:ascii="Times New Roman" w:hAnsi="Times New Roman" w:cs="Times New Roman"/>
        </w:rPr>
        <w:t xml:space="preserve"> </w:t>
      </w:r>
      <w:r w:rsidR="00983F75" w:rsidRPr="00D2116C">
        <w:rPr>
          <w:rFonts w:ascii="Times New Roman" w:hAnsi="Times New Roman" w:cs="Times New Roman"/>
        </w:rPr>
        <w:t xml:space="preserve">1) dry season is the season of formation, which </w:t>
      </w:r>
      <w:r w:rsidR="00203285" w:rsidRPr="00D2116C">
        <w:rPr>
          <w:rFonts w:ascii="Times New Roman" w:hAnsi="Times New Roman" w:cs="Times New Roman"/>
        </w:rPr>
        <w:t xml:space="preserve">is optimized ~ 50% to 100%, 2) the model equation overestimates the influence of temperature on respiration rate or, 3) pedogenic carbonate precipitates during short periods of low respiration rate, not reflecting mean respiration rate during the hot quarter. The third option would indicate that respiration rate could play a dominant role in facilitating pedogenic carbonate precipitation. </w:t>
      </w:r>
    </w:p>
    <w:p w14:paraId="697BF4F9" w14:textId="438980C2" w:rsidR="000042A3" w:rsidRPr="00D2116C" w:rsidRDefault="008F15A8" w:rsidP="00F23605">
      <w:pPr>
        <w:rPr>
          <w:rFonts w:ascii="Times New Roman" w:hAnsi="Times New Roman" w:cs="Times New Roman"/>
        </w:rPr>
      </w:pPr>
      <w:r w:rsidRPr="00D2116C">
        <w:rPr>
          <w:rFonts w:ascii="Times New Roman" w:hAnsi="Times New Roman" w:cs="Times New Roman"/>
          <w:noProof/>
        </w:rPr>
        <w:drawing>
          <wp:inline distT="0" distB="0" distL="0" distR="0" wp14:anchorId="2D757B95" wp14:editId="71B5BB44">
            <wp:extent cx="2842260" cy="28014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pirationOpt_HQ.jpeg"/>
                    <pic:cNvPicPr/>
                  </pic:nvPicPr>
                  <pic:blipFill>
                    <a:blip r:embed="rId7">
                      <a:extLst>
                        <a:ext uri="{28A0092B-C50C-407E-A947-70E740481C1C}">
                          <a14:useLocalDpi xmlns:a14="http://schemas.microsoft.com/office/drawing/2010/main" val="0"/>
                        </a:ext>
                      </a:extLst>
                    </a:blip>
                    <a:stretch>
                      <a:fillRect/>
                    </a:stretch>
                  </pic:blipFill>
                  <pic:spPr>
                    <a:xfrm>
                      <a:off x="0" y="0"/>
                      <a:ext cx="2856301" cy="2815277"/>
                    </a:xfrm>
                    <a:prstGeom prst="rect">
                      <a:avLst/>
                    </a:prstGeom>
                  </pic:spPr>
                </pic:pic>
              </a:graphicData>
            </a:graphic>
          </wp:inline>
        </w:drawing>
      </w:r>
    </w:p>
    <w:p w14:paraId="5605599A" w14:textId="0D1D5D1C" w:rsidR="00336688" w:rsidRPr="00D2116C" w:rsidRDefault="008F15A8" w:rsidP="00F23605">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5D135AE8" wp14:editId="1FF92F8C">
            <wp:extent cx="2937795" cy="289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pirationOpt_DQ.jpeg"/>
                    <pic:cNvPicPr/>
                  </pic:nvPicPr>
                  <pic:blipFill>
                    <a:blip r:embed="rId8">
                      <a:extLst>
                        <a:ext uri="{28A0092B-C50C-407E-A947-70E740481C1C}">
                          <a14:useLocalDpi xmlns:a14="http://schemas.microsoft.com/office/drawing/2010/main" val="0"/>
                        </a:ext>
                      </a:extLst>
                    </a:blip>
                    <a:stretch>
                      <a:fillRect/>
                    </a:stretch>
                  </pic:blipFill>
                  <pic:spPr>
                    <a:xfrm>
                      <a:off x="0" y="0"/>
                      <a:ext cx="2946422" cy="2904103"/>
                    </a:xfrm>
                    <a:prstGeom prst="rect">
                      <a:avLst/>
                    </a:prstGeom>
                  </pic:spPr>
                </pic:pic>
              </a:graphicData>
            </a:graphic>
          </wp:inline>
        </w:drawing>
      </w: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27CEDCE1"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2B3E695A" w14:textId="13129603" w:rsidR="00336688" w:rsidRPr="00D2116C" w:rsidRDefault="00BE1D37" w:rsidP="00F23605">
      <w:pPr>
        <w:rPr>
          <w:rFonts w:ascii="Times New Roman" w:hAnsi="Times New Roman" w:cs="Times New Roman"/>
        </w:rPr>
      </w:pPr>
      <w:r w:rsidRPr="00D2116C">
        <w:rPr>
          <w:rFonts w:ascii="Times New Roman" w:hAnsi="Times New Roman" w:cs="Times New Roman"/>
        </w:rPr>
        <w:t>Seasonal rainfall and evaporation have been proposed to significantly affect oxygen isotope values of pedogenic carbonate. The best fit of the model in the dry quarter indicates that there is no</w:t>
      </w:r>
      <w:r w:rsidR="00346500" w:rsidRPr="00D2116C">
        <w:rPr>
          <w:rFonts w:ascii="Times New Roman" w:hAnsi="Times New Roman" w:cs="Times New Roman"/>
        </w:rPr>
        <w:t xml:space="preserve"> influence of these two processes.</w:t>
      </w:r>
      <w:r w:rsidRPr="00D2116C">
        <w:rPr>
          <w:rFonts w:ascii="Times New Roman" w:hAnsi="Times New Roman" w:cs="Times New Roman"/>
        </w:rPr>
        <w:t xml:space="preserve"> </w:t>
      </w:r>
      <w:r w:rsidR="00336688" w:rsidRPr="00D2116C">
        <w:rPr>
          <w:rFonts w:ascii="Times New Roman" w:hAnsi="Times New Roman" w:cs="Times New Roman"/>
        </w:rPr>
        <w:t>The effect</w:t>
      </w:r>
      <w:r w:rsidR="00410AC9" w:rsidRPr="00D2116C">
        <w:rPr>
          <w:rFonts w:ascii="Times New Roman" w:hAnsi="Times New Roman" w:cs="Times New Roman"/>
        </w:rPr>
        <w:t>s</w:t>
      </w:r>
      <w:r w:rsidR="00336688" w:rsidRPr="00D2116C">
        <w:rPr>
          <w:rFonts w:ascii="Times New Roman" w:hAnsi="Times New Roman" w:cs="Times New Roman"/>
        </w:rPr>
        <w:t xml:space="preserve"> of evaporation and seasonal rainfall on d18O values of pedogenic carbonate have been proposed to complicate the relationship between d18O of mean annual precipitation and d18O of pedogenic carbonate.</w:t>
      </w:r>
    </w:p>
    <w:p w14:paraId="52658B8F" w14:textId="6ACF3A01" w:rsidR="00336688" w:rsidRPr="00D2116C" w:rsidRDefault="00336688" w:rsidP="00F23605">
      <w:pPr>
        <w:rPr>
          <w:rFonts w:ascii="Times New Roman" w:hAnsi="Times New Roman" w:cs="Times New Roman"/>
        </w:rPr>
      </w:pPr>
      <w:r w:rsidRPr="00D2116C">
        <w:rPr>
          <w:rFonts w:ascii="Times New Roman" w:hAnsi="Times New Roman" w:cs="Times New Roman"/>
        </w:rPr>
        <w:t>Q: Do evaporation and/or seasonal rainfall significantly affect d18O values of pedogenic carbonate?</w:t>
      </w:r>
    </w:p>
    <w:p w14:paraId="2AF139FE" w14:textId="059DBF21"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A: Run the model with successively increasing amounts of seasonal rainfall bias and evaporative effects. </w:t>
      </w:r>
    </w:p>
    <w:p w14:paraId="01F6F031" w14:textId="77777777" w:rsidR="00336688" w:rsidRPr="00D2116C" w:rsidRDefault="00336688" w:rsidP="00F23605">
      <w:pPr>
        <w:rPr>
          <w:rFonts w:ascii="Times New Roman" w:hAnsi="Times New Roman" w:cs="Times New Roman"/>
        </w:rPr>
      </w:pPr>
      <w:r w:rsidRPr="00D2116C">
        <w:rPr>
          <w:rFonts w:ascii="Times New Roman" w:hAnsi="Times New Roman" w:cs="Times New Roman"/>
        </w:rPr>
        <w:t>R: RMSE of predicted vs. measured d18O is lowest with no seasonal rainfall bias and no evaporative effects.</w:t>
      </w:r>
    </w:p>
    <w:p w14:paraId="0FBA15CE" w14:textId="664D501E" w:rsidR="00336688" w:rsidRPr="00D2116C" w:rsidRDefault="00336688" w:rsidP="00F23605">
      <w:pPr>
        <w:rPr>
          <w:rFonts w:ascii="Times New Roman" w:hAnsi="Times New Roman" w:cs="Times New Roman"/>
        </w:rPr>
      </w:pPr>
      <w:r w:rsidRPr="00D2116C">
        <w:rPr>
          <w:rFonts w:ascii="Times New Roman" w:hAnsi="Times New Roman" w:cs="Times New Roman"/>
        </w:rPr>
        <w:lastRenderedPageBreak/>
        <w:t xml:space="preserve"> </w:t>
      </w:r>
      <w:r w:rsidRPr="00D2116C">
        <w:rPr>
          <w:rFonts w:ascii="Times New Roman" w:hAnsi="Times New Roman" w:cs="Times New Roman"/>
          <w:noProof/>
        </w:rPr>
        <w:drawing>
          <wp:inline distT="0" distB="0" distL="0" distR="0" wp14:anchorId="33573722" wp14:editId="0DE164AC">
            <wp:extent cx="2941320" cy="2583180"/>
            <wp:effectExtent l="0" t="0" r="0" b="7620"/>
            <wp:docPr id="2" name="Picture 2" descr="O_o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_op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1320" cy="2583180"/>
                    </a:xfrm>
                    <a:prstGeom prst="rect">
                      <a:avLst/>
                    </a:prstGeom>
                    <a:noFill/>
                    <a:ln>
                      <a:noFill/>
                    </a:ln>
                  </pic:spPr>
                </pic:pic>
              </a:graphicData>
            </a:graphic>
          </wp:inline>
        </w:drawing>
      </w:r>
    </w:p>
    <w:p w14:paraId="3F077181" w14:textId="63858CBD" w:rsidR="005C16B6" w:rsidRPr="00D2116C" w:rsidRDefault="007075FD" w:rsidP="00F23605">
      <w:pPr>
        <w:rPr>
          <w:rFonts w:ascii="Times New Roman" w:hAnsi="Times New Roman" w:cs="Times New Roman"/>
        </w:rPr>
      </w:pPr>
      <w:r w:rsidRPr="00D2116C">
        <w:rPr>
          <w:rFonts w:ascii="Times New Roman" w:hAnsi="Times New Roman" w:cs="Times New Roman"/>
          <w:noProof/>
        </w:rPr>
        <w:drawing>
          <wp:inline distT="0" distB="0" distL="0" distR="0" wp14:anchorId="15750F3F" wp14:editId="0BA82090">
            <wp:extent cx="3063240" cy="2775561"/>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Q_O_OPT.jpeg"/>
                    <pic:cNvPicPr/>
                  </pic:nvPicPr>
                  <pic:blipFill>
                    <a:blip r:embed="rId10">
                      <a:extLst>
                        <a:ext uri="{28A0092B-C50C-407E-A947-70E740481C1C}">
                          <a14:useLocalDpi xmlns:a14="http://schemas.microsoft.com/office/drawing/2010/main" val="0"/>
                        </a:ext>
                      </a:extLst>
                    </a:blip>
                    <a:stretch>
                      <a:fillRect/>
                    </a:stretch>
                  </pic:blipFill>
                  <pic:spPr>
                    <a:xfrm>
                      <a:off x="0" y="0"/>
                      <a:ext cx="3084682" cy="2794989"/>
                    </a:xfrm>
                    <a:prstGeom prst="rect">
                      <a:avLst/>
                    </a:prstGeom>
                  </pic:spPr>
                </pic:pic>
              </a:graphicData>
            </a:graphic>
          </wp:inline>
        </w:drawing>
      </w:r>
    </w:p>
    <w:p w14:paraId="78BAB62F" w14:textId="6A3D8092"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I: Therefore, d18O seems to be most influenced by MAT and temperature of formation, with minimal influence of evaporation or seasonal rainfall. </w:t>
      </w:r>
    </w:p>
    <w:p w14:paraId="2F4264E2" w14:textId="77777777" w:rsidR="00336688" w:rsidRPr="00D2116C" w:rsidRDefault="00336688" w:rsidP="005600E6">
      <w:pPr>
        <w:ind w:left="720"/>
        <w:rPr>
          <w:rFonts w:ascii="Times New Roman" w:hAnsi="Times New Roman" w:cs="Times New Roman"/>
        </w:rPr>
      </w:pPr>
    </w:p>
    <w:p w14:paraId="25730C49" w14:textId="0D1A9E46" w:rsidR="00336688" w:rsidRPr="00D2116C" w:rsidRDefault="00336688" w:rsidP="0005559F">
      <w:pPr>
        <w:rPr>
          <w:rFonts w:ascii="Times New Roman" w:hAnsi="Times New Roman" w:cs="Times New Roman"/>
        </w:rPr>
      </w:pPr>
    </w:p>
    <w:p w14:paraId="51368DEA" w14:textId="34EF2379" w:rsidR="0005559F" w:rsidRPr="00D2116C" w:rsidRDefault="0005559F" w:rsidP="0005559F">
      <w:pPr>
        <w:rPr>
          <w:rFonts w:ascii="Times New Roman" w:hAnsi="Times New Roman" w:cs="Times New Roman"/>
        </w:rPr>
      </w:pPr>
    </w:p>
    <w:p w14:paraId="5530AE26" w14:textId="4795D5CD" w:rsidR="0005559F" w:rsidRPr="00D2116C" w:rsidRDefault="0005559F" w:rsidP="0005559F">
      <w:pPr>
        <w:rPr>
          <w:rFonts w:ascii="Times New Roman" w:hAnsi="Times New Roman" w:cs="Times New Roman"/>
        </w:rPr>
      </w:pPr>
    </w:p>
    <w:p w14:paraId="5A37E5D3" w14:textId="2D78AD04" w:rsidR="0005559F" w:rsidRPr="00D2116C" w:rsidRDefault="0005559F" w:rsidP="0005559F">
      <w:pPr>
        <w:rPr>
          <w:rFonts w:ascii="Times New Roman" w:hAnsi="Times New Roman" w:cs="Times New Roman"/>
        </w:rPr>
      </w:pPr>
    </w:p>
    <w:p w14:paraId="0992325F" w14:textId="48A317AA" w:rsidR="0005559F" w:rsidRPr="00D2116C" w:rsidRDefault="0005559F" w:rsidP="0005559F">
      <w:pPr>
        <w:rPr>
          <w:rFonts w:ascii="Times New Roman" w:hAnsi="Times New Roman" w:cs="Times New Roman"/>
        </w:rPr>
      </w:pPr>
    </w:p>
    <w:p w14:paraId="65A94154" w14:textId="02167DF2" w:rsidR="0005559F" w:rsidRPr="00D2116C" w:rsidRDefault="0005559F" w:rsidP="0005559F">
      <w:pPr>
        <w:rPr>
          <w:rFonts w:ascii="Times New Roman" w:hAnsi="Times New Roman" w:cs="Times New Roman"/>
        </w:rPr>
      </w:pPr>
      <w:r w:rsidRPr="00D2116C">
        <w:rPr>
          <w:rFonts w:ascii="Times New Roman" w:hAnsi="Times New Roman" w:cs="Times New Roman"/>
        </w:rPr>
        <w:t xml:space="preserve">Comparison w/ no </w:t>
      </w:r>
      <w:proofErr w:type="spellStart"/>
      <w:r w:rsidRPr="00D2116C">
        <w:rPr>
          <w:rFonts w:ascii="Times New Roman" w:hAnsi="Times New Roman" w:cs="Times New Roman"/>
        </w:rPr>
        <w:t>evap</w:t>
      </w:r>
      <w:proofErr w:type="spellEnd"/>
    </w:p>
    <w:p w14:paraId="33EA4C03" w14:textId="77777777" w:rsidR="00273BFD" w:rsidRPr="00D2116C" w:rsidRDefault="00273BFD" w:rsidP="0005559F">
      <w:pPr>
        <w:rPr>
          <w:rFonts w:ascii="Times New Roman" w:hAnsi="Times New Roman" w:cs="Times New Roman"/>
        </w:rPr>
      </w:pPr>
    </w:p>
    <w:p w14:paraId="42567259" w14:textId="77777777" w:rsidR="00336688" w:rsidRPr="00D2116C" w:rsidRDefault="00336688" w:rsidP="005600E6">
      <w:pPr>
        <w:ind w:left="720"/>
        <w:rPr>
          <w:rFonts w:ascii="Times New Roman" w:hAnsi="Times New Roman" w:cs="Times New Roman"/>
        </w:rPr>
      </w:pPr>
    </w:p>
    <w:p w14:paraId="4E38EAB7" w14:textId="77777777" w:rsidR="00336688" w:rsidRPr="00D2116C" w:rsidRDefault="00336688" w:rsidP="005600E6">
      <w:pPr>
        <w:ind w:left="720"/>
        <w:rPr>
          <w:rFonts w:ascii="Times New Roman" w:hAnsi="Times New Roman" w:cs="Times New Roman"/>
        </w:rPr>
      </w:pPr>
    </w:p>
    <w:p w14:paraId="7814A905" w14:textId="77777777" w:rsidR="00336688" w:rsidRPr="00D2116C" w:rsidRDefault="00336688" w:rsidP="005600E6">
      <w:pPr>
        <w:ind w:left="720"/>
        <w:rPr>
          <w:rFonts w:ascii="Times New Roman" w:hAnsi="Times New Roman" w:cs="Times New Roman"/>
        </w:rPr>
      </w:pPr>
    </w:p>
    <w:p w14:paraId="174B1C6E" w14:textId="77777777" w:rsidR="00336688" w:rsidRPr="00D2116C" w:rsidRDefault="00336688" w:rsidP="005600E6">
      <w:pPr>
        <w:ind w:left="720"/>
        <w:rPr>
          <w:rFonts w:ascii="Times New Roman" w:hAnsi="Times New Roman" w:cs="Times New Roman"/>
        </w:rPr>
      </w:pPr>
    </w:p>
    <w:p w14:paraId="3F2E4637" w14:textId="77777777" w:rsidR="00B168B6" w:rsidRPr="00D2116C" w:rsidRDefault="00B168B6" w:rsidP="00A2466E">
      <w:pPr>
        <w:rPr>
          <w:rFonts w:ascii="Times New Roman" w:hAnsi="Times New Roman" w:cs="Times New Roman"/>
        </w:rPr>
      </w:pPr>
    </w:p>
    <w:p w14:paraId="1D835823" w14:textId="6B82BEAD" w:rsidR="00A517CE" w:rsidRPr="00D2116C" w:rsidRDefault="00F23605" w:rsidP="00273BFD">
      <w:pPr>
        <w:rPr>
          <w:rFonts w:ascii="Times New Roman" w:hAnsi="Times New Roman" w:cs="Times New Roman"/>
        </w:rPr>
      </w:pPr>
      <w:r w:rsidRPr="00D2116C">
        <w:rPr>
          <w:rFonts w:ascii="Times New Roman" w:hAnsi="Times New Roman" w:cs="Times New Roman"/>
        </w:rPr>
        <w:t xml:space="preserve">Transpiration leading to upward water movement may be more important than evaporation? (e.g. Meyer). </w:t>
      </w: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1BF10CAB" w14:textId="165C7E92"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2"/>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2"/>
      <w:r w:rsidR="00E13EB8" w:rsidRPr="00D2116C">
        <w:rPr>
          <w:rStyle w:val="CommentReference"/>
          <w:rFonts w:ascii="Times New Roman" w:hAnsi="Times New Roman" w:cs="Times New Roman"/>
        </w:rPr>
        <w:commentReference w:id="2"/>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3"/>
      <w:r w:rsidRPr="00D2116C">
        <w:rPr>
          <w:rFonts w:ascii="Times New Roman" w:hAnsi="Times New Roman" w:cs="Times New Roman"/>
        </w:rPr>
        <w:t>Could be a target of future work: find some sites that are higher MAP, C3 dominant, and also have pedogenic carbonate</w:t>
      </w:r>
      <w:commentRangeEnd w:id="3"/>
      <w:r w:rsidR="00E13EB8" w:rsidRPr="00D2116C">
        <w:rPr>
          <w:rStyle w:val="CommentReference"/>
          <w:rFonts w:ascii="Times New Roman" w:hAnsi="Times New Roman" w:cs="Times New Roman"/>
        </w:rPr>
        <w:commentReference w:id="3"/>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165F43" w:rsidRDefault="00165F43">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165F43" w:rsidRDefault="00165F43">
      <w:pPr>
        <w:pStyle w:val="CommentText"/>
      </w:pPr>
    </w:p>
    <w:p w14:paraId="4F480FEF" w14:textId="1C6CD5F4" w:rsidR="00165F43" w:rsidRDefault="00165F43">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165F43" w:rsidRDefault="00165F43">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30CF0"/>
    <w:rsid w:val="0003450D"/>
    <w:rsid w:val="00041928"/>
    <w:rsid w:val="00045DC3"/>
    <w:rsid w:val="0005559F"/>
    <w:rsid w:val="00066214"/>
    <w:rsid w:val="000725F7"/>
    <w:rsid w:val="00074854"/>
    <w:rsid w:val="000B477B"/>
    <w:rsid w:val="000C4F45"/>
    <w:rsid w:val="000F7B2A"/>
    <w:rsid w:val="00100AE3"/>
    <w:rsid w:val="001304A7"/>
    <w:rsid w:val="00135C57"/>
    <w:rsid w:val="00165F43"/>
    <w:rsid w:val="001741F6"/>
    <w:rsid w:val="00191CC0"/>
    <w:rsid w:val="001A0A67"/>
    <w:rsid w:val="001A55D6"/>
    <w:rsid w:val="001A61C9"/>
    <w:rsid w:val="001D06AF"/>
    <w:rsid w:val="001D4CAB"/>
    <w:rsid w:val="001F3499"/>
    <w:rsid w:val="001F5E48"/>
    <w:rsid w:val="001F62F3"/>
    <w:rsid w:val="002005E3"/>
    <w:rsid w:val="00203285"/>
    <w:rsid w:val="0020547D"/>
    <w:rsid w:val="00213F5F"/>
    <w:rsid w:val="0025459E"/>
    <w:rsid w:val="00264590"/>
    <w:rsid w:val="00273BFD"/>
    <w:rsid w:val="002E4EA4"/>
    <w:rsid w:val="002F2245"/>
    <w:rsid w:val="00301A26"/>
    <w:rsid w:val="0033018D"/>
    <w:rsid w:val="00336688"/>
    <w:rsid w:val="003371C6"/>
    <w:rsid w:val="00340A8A"/>
    <w:rsid w:val="00346500"/>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6479"/>
    <w:rsid w:val="00500DB7"/>
    <w:rsid w:val="00521216"/>
    <w:rsid w:val="00522BD6"/>
    <w:rsid w:val="00526BC3"/>
    <w:rsid w:val="00526F2F"/>
    <w:rsid w:val="005317B7"/>
    <w:rsid w:val="0054276C"/>
    <w:rsid w:val="005471E5"/>
    <w:rsid w:val="00547CA9"/>
    <w:rsid w:val="005522EE"/>
    <w:rsid w:val="00557052"/>
    <w:rsid w:val="005600E6"/>
    <w:rsid w:val="00561180"/>
    <w:rsid w:val="005911DB"/>
    <w:rsid w:val="005A5BD6"/>
    <w:rsid w:val="005C16B6"/>
    <w:rsid w:val="005C2D26"/>
    <w:rsid w:val="005E1003"/>
    <w:rsid w:val="005E7B52"/>
    <w:rsid w:val="005F42C1"/>
    <w:rsid w:val="0060097B"/>
    <w:rsid w:val="00606114"/>
    <w:rsid w:val="00616DE1"/>
    <w:rsid w:val="0062429B"/>
    <w:rsid w:val="006622EA"/>
    <w:rsid w:val="00663BA9"/>
    <w:rsid w:val="00673BA9"/>
    <w:rsid w:val="006844C8"/>
    <w:rsid w:val="00686FB0"/>
    <w:rsid w:val="00690C54"/>
    <w:rsid w:val="006935B1"/>
    <w:rsid w:val="006A2B2F"/>
    <w:rsid w:val="006B2474"/>
    <w:rsid w:val="006C1E92"/>
    <w:rsid w:val="006D2EA6"/>
    <w:rsid w:val="006D7E22"/>
    <w:rsid w:val="006F3068"/>
    <w:rsid w:val="00700611"/>
    <w:rsid w:val="00701220"/>
    <w:rsid w:val="007075FD"/>
    <w:rsid w:val="007103D4"/>
    <w:rsid w:val="00766D22"/>
    <w:rsid w:val="00786CC6"/>
    <w:rsid w:val="00786CCB"/>
    <w:rsid w:val="007A701F"/>
    <w:rsid w:val="007B094B"/>
    <w:rsid w:val="007C1364"/>
    <w:rsid w:val="007D1A3A"/>
    <w:rsid w:val="007D40D1"/>
    <w:rsid w:val="007E4B88"/>
    <w:rsid w:val="007F713A"/>
    <w:rsid w:val="00806C0B"/>
    <w:rsid w:val="00833492"/>
    <w:rsid w:val="008337BA"/>
    <w:rsid w:val="00845904"/>
    <w:rsid w:val="008571F0"/>
    <w:rsid w:val="00865372"/>
    <w:rsid w:val="00876093"/>
    <w:rsid w:val="008845FC"/>
    <w:rsid w:val="00884C71"/>
    <w:rsid w:val="0088711C"/>
    <w:rsid w:val="008A05B6"/>
    <w:rsid w:val="008A38F7"/>
    <w:rsid w:val="008B7318"/>
    <w:rsid w:val="008C313F"/>
    <w:rsid w:val="008D2618"/>
    <w:rsid w:val="008D3FE0"/>
    <w:rsid w:val="008E0617"/>
    <w:rsid w:val="008E10AA"/>
    <w:rsid w:val="008E69DA"/>
    <w:rsid w:val="008F15A8"/>
    <w:rsid w:val="008F52DE"/>
    <w:rsid w:val="0091165C"/>
    <w:rsid w:val="00963B24"/>
    <w:rsid w:val="00973676"/>
    <w:rsid w:val="009805C1"/>
    <w:rsid w:val="00983F75"/>
    <w:rsid w:val="00997686"/>
    <w:rsid w:val="009A1B15"/>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6D28"/>
    <w:rsid w:val="00B74960"/>
    <w:rsid w:val="00B85086"/>
    <w:rsid w:val="00B9432A"/>
    <w:rsid w:val="00BE1D37"/>
    <w:rsid w:val="00BE3189"/>
    <w:rsid w:val="00BF691F"/>
    <w:rsid w:val="00C02564"/>
    <w:rsid w:val="00C03E2D"/>
    <w:rsid w:val="00C1172B"/>
    <w:rsid w:val="00C32D8F"/>
    <w:rsid w:val="00C42E2A"/>
    <w:rsid w:val="00C51191"/>
    <w:rsid w:val="00C666CD"/>
    <w:rsid w:val="00C8148B"/>
    <w:rsid w:val="00C86EA1"/>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5B4F"/>
    <w:rsid w:val="00E11E00"/>
    <w:rsid w:val="00E13EB8"/>
    <w:rsid w:val="00E1462E"/>
    <w:rsid w:val="00E44221"/>
    <w:rsid w:val="00EA7FCB"/>
    <w:rsid w:val="00EB0ED9"/>
    <w:rsid w:val="00EB18B7"/>
    <w:rsid w:val="00ED1EE9"/>
    <w:rsid w:val="00ED24F9"/>
    <w:rsid w:val="00ED74CB"/>
    <w:rsid w:val="00EE0FB9"/>
    <w:rsid w:val="00EE4461"/>
    <w:rsid w:val="00F02C3D"/>
    <w:rsid w:val="00F106E0"/>
    <w:rsid w:val="00F15815"/>
    <w:rsid w:val="00F173EE"/>
    <w:rsid w:val="00F23605"/>
    <w:rsid w:val="00F258B1"/>
    <w:rsid w:val="00F35279"/>
    <w:rsid w:val="00F4458E"/>
    <w:rsid w:val="00F53503"/>
    <w:rsid w:val="00F53986"/>
    <w:rsid w:val="00F54280"/>
    <w:rsid w:val="00F96624"/>
    <w:rsid w:val="00FA47D7"/>
    <w:rsid w:val="00FB3F60"/>
    <w:rsid w:val="00FB464F"/>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74BBC-E896-4E4C-B822-939642248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2</TotalTime>
  <Pages>19</Pages>
  <Words>21667</Words>
  <Characters>123504</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41</cp:revision>
  <dcterms:created xsi:type="dcterms:W3CDTF">2018-10-21T17:02:00Z</dcterms:created>
  <dcterms:modified xsi:type="dcterms:W3CDTF">2019-02-06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